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30ED19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b/>
          <w:bCs/>
          <w:color w:val="000000" w:themeColor="text1"/>
          <w:szCs w:val="20"/>
        </w:rPr>
      </w:pPr>
      <w:r w:rsidRPr="00E71C3D">
        <w:rPr>
          <w:rFonts w:ascii="Arial" w:hAnsi="Arial" w:cs="Arial"/>
          <w:b/>
          <w:bCs/>
          <w:color w:val="000000" w:themeColor="text1"/>
          <w:szCs w:val="20"/>
        </w:rPr>
        <w:t>Appendix</w:t>
      </w:r>
    </w:p>
    <w:p w14:paraId="0104C15C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color w:val="000000" w:themeColor="text1"/>
          <w:szCs w:val="20"/>
        </w:rPr>
      </w:pPr>
      <w:proofErr w:type="spellStart"/>
      <w:r w:rsidRPr="00E71C3D">
        <w:rPr>
          <w:rFonts w:ascii="Arial" w:hAnsi="Arial" w:cs="Arial"/>
          <w:color w:val="000000" w:themeColor="text1"/>
          <w:szCs w:val="20"/>
        </w:rPr>
        <w:t>ÄKTAxpress</w:t>
      </w:r>
      <w:proofErr w:type="spellEnd"/>
      <w:r w:rsidRPr="00E71C3D">
        <w:rPr>
          <w:rFonts w:ascii="Arial" w:hAnsi="Arial" w:cs="Arial"/>
          <w:color w:val="000000" w:themeColor="text1"/>
          <w:szCs w:val="20"/>
        </w:rPr>
        <w:t xml:space="preserve"> Glycoprotein Purification </w:t>
      </w:r>
      <w:proofErr w:type="spellStart"/>
      <w:r w:rsidRPr="00E71C3D">
        <w:rPr>
          <w:rFonts w:ascii="Arial" w:hAnsi="Arial" w:cs="Arial"/>
          <w:color w:val="000000" w:themeColor="text1"/>
          <w:szCs w:val="20"/>
        </w:rPr>
        <w:t>Programme</w:t>
      </w:r>
      <w:proofErr w:type="spellEnd"/>
    </w:p>
    <w:p w14:paraId="2E7AA1C4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Main)</w:t>
      </w:r>
    </w:p>
    <w:p w14:paraId="319CB0A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ase CV 5.027 {ml} HisTrap_FF_5_ml</w:t>
      </w:r>
    </w:p>
    <w:p w14:paraId="6331AA7B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lock Set_up_System_1</w:t>
      </w:r>
    </w:p>
    <w:p w14:paraId="03660E89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Set_up_System_1)</w:t>
      </w:r>
    </w:p>
    <w:p w14:paraId="7D485177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ameAsMain</w:t>
      </w:r>
      <w:proofErr w:type="spellEnd"/>
    </w:p>
    <w:p w14:paraId="5A6A4F2B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ResetFracPosition</w:t>
      </w:r>
      <w:proofErr w:type="spellEnd"/>
    </w:p>
    <w:p w14:paraId="3B6C181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umpWash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A1</w:t>
      </w:r>
    </w:p>
    <w:p w14:paraId="3CE4DA4F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ystemWash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10.00 {ml}</w:t>
      </w:r>
    </w:p>
    <w:p w14:paraId="3297EC21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Alarm_Pressur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Enabled 0.7 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RGhhbWE8L0F1dGhvcj48WWVh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 </w:instrText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RGhhbWE8L0F1dGhvcj48WWVh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.DATA </w:instrText>
      </w:r>
      <w:r>
        <w:rPr>
          <w:rFonts w:ascii="Arial" w:hAnsi="Arial" w:cs="Arial"/>
          <w:i/>
          <w:iCs/>
          <w:color w:val="000000" w:themeColor="text1"/>
          <w:szCs w:val="20"/>
        </w:rPr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separate"/>
      </w:r>
      <w:r>
        <w:rPr>
          <w:rFonts w:ascii="Arial" w:hAnsi="Arial" w:cs="Arial"/>
          <w:i/>
          <w:iCs/>
          <w:noProof/>
          <w:color w:val="000000" w:themeColor="text1"/>
          <w:szCs w:val="20"/>
        </w:rPr>
        <w:t>(</w:t>
      </w:r>
      <w:hyperlink w:anchor="_ENREF_2" w:tooltip="Dhama, 2020 #102" w:history="1">
        <w:r>
          <w:rPr>
            <w:rFonts w:ascii="Arial" w:hAnsi="Arial" w:cs="Arial"/>
            <w:i/>
            <w:iCs/>
            <w:noProof/>
            <w:color w:val="000000" w:themeColor="text1"/>
            <w:szCs w:val="20"/>
          </w:rPr>
          <w:t>Dhama et al.</w:t>
        </w:r>
      </w:hyperlink>
      <w:r>
        <w:rPr>
          <w:rFonts w:ascii="Arial" w:hAnsi="Arial" w:cs="Arial"/>
          <w:i/>
          <w:iCs/>
          <w:noProof/>
          <w:color w:val="000000" w:themeColor="text1"/>
          <w:szCs w:val="20"/>
        </w:rPr>
        <w:t>)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0.000 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RGhhbWE8L0F1dGhvcj48WWVh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 </w:instrText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RGhhbWE8L0F1dGhvcj48WWVh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.DATA </w:instrText>
      </w:r>
      <w:r>
        <w:rPr>
          <w:rFonts w:ascii="Arial" w:hAnsi="Arial" w:cs="Arial"/>
          <w:i/>
          <w:iCs/>
          <w:color w:val="000000" w:themeColor="text1"/>
          <w:szCs w:val="20"/>
        </w:rPr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separate"/>
      </w:r>
      <w:r>
        <w:rPr>
          <w:rFonts w:ascii="Arial" w:hAnsi="Arial" w:cs="Arial"/>
          <w:i/>
          <w:iCs/>
          <w:noProof/>
          <w:color w:val="000000" w:themeColor="text1"/>
          <w:szCs w:val="20"/>
        </w:rPr>
        <w:t>(</w:t>
      </w:r>
      <w:hyperlink w:anchor="_ENREF_2" w:tooltip="Dhama, 2020 #102" w:history="1">
        <w:r>
          <w:rPr>
            <w:rFonts w:ascii="Arial" w:hAnsi="Arial" w:cs="Arial"/>
            <w:i/>
            <w:iCs/>
            <w:noProof/>
            <w:color w:val="000000" w:themeColor="text1"/>
            <w:szCs w:val="20"/>
          </w:rPr>
          <w:t>Dhama et al.</w:t>
        </w:r>
      </w:hyperlink>
      <w:r>
        <w:rPr>
          <w:rFonts w:ascii="Arial" w:hAnsi="Arial" w:cs="Arial"/>
          <w:i/>
          <w:iCs/>
          <w:noProof/>
          <w:color w:val="000000" w:themeColor="text1"/>
          <w:szCs w:val="20"/>
        </w:rPr>
        <w:t>)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</w:p>
    <w:p w14:paraId="094A8941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Flow 8 {ml/min} Buffer 0.10 {ml/min} Yes</w:t>
      </w:r>
    </w:p>
    <w:p w14:paraId="0B803F3C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ColumnPosi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Position1</w:t>
      </w:r>
    </w:p>
    <w:p w14:paraId="52069240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Mar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“Equilibration of His Column 1”</w:t>
      </w:r>
    </w:p>
    <w:p w14:paraId="61257697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3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AutoZeroUV</w:t>
      </w:r>
      <w:proofErr w:type="spellEnd"/>
    </w:p>
    <w:p w14:paraId="75437AC9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3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ColumnPosi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Bypass</w:t>
      </w:r>
    </w:p>
    <w:p w14:paraId="38CA5B7E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3.00 Flow 0.00 {ml/min} Buffer 0.10 {ml/min} No</w:t>
      </w:r>
    </w:p>
    <w:p w14:paraId="4624CEF5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3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0D24733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Watch_AirSensor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Equal 1 Finish_load_1 (Finish_load_1)</w:t>
      </w:r>
    </w:p>
    <w:p w14:paraId="4A6488CD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ase Volume</w:t>
      </w:r>
    </w:p>
    <w:p w14:paraId="0DE1046E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let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A1</w:t>
      </w:r>
    </w:p>
    <w:p w14:paraId="0C73AF47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Flow 0.00 {ml/min} Buffer 0.10 {ml/min} No 0.00 Block Air_removal_1</w:t>
      </w:r>
    </w:p>
    <w:p w14:paraId="4D17FCED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Air_removal_1)</w:t>
      </w:r>
    </w:p>
    <w:p w14:paraId="2C4EEA8A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ase Volume</w:t>
      </w:r>
    </w:p>
    <w:p w14:paraId="6A886CD3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let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A1</w:t>
      </w:r>
    </w:p>
    <w:p w14:paraId="0EC3B971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Mar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“Air removal”</w:t>
      </w:r>
    </w:p>
    <w:p w14:paraId="05ADCEEA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jection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Waste</w:t>
      </w:r>
    </w:p>
    <w:p w14:paraId="77E7969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Flow 20 {ml/min} Buffer 0.10 {ml/min} Yes 2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0A88DF72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lock Wash_Column_1</w:t>
      </w:r>
    </w:p>
    <w:p w14:paraId="3FF0E212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Wash_Column_1)</w:t>
      </w:r>
    </w:p>
    <w:p w14:paraId="171D9539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ameAsMain</w:t>
      </w:r>
      <w:proofErr w:type="spellEnd"/>
    </w:p>
    <w:p w14:paraId="64F2668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Mar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“Washing column 1”</w:t>
      </w:r>
    </w:p>
    <w:p w14:paraId="42541313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Flow 0.00 {ml/min} Buffer 0.10 {ml/min} No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Watch_Off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AirSensor</w:t>
      </w:r>
      <w:proofErr w:type="spellEnd"/>
    </w:p>
    <w:p w14:paraId="2E6C8510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Alarm_AirSensor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Enabled</w:t>
      </w:r>
    </w:p>
    <w:p w14:paraId="14398364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jection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Inject</w:t>
      </w:r>
    </w:p>
    <w:p w14:paraId="7D725F3A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Flow 5.00 {ml/min} Buffer 0.10 {ml/min} Yes 1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AutoZeroUV</w:t>
      </w:r>
      <w:proofErr w:type="spellEnd"/>
    </w:p>
    <w:p w14:paraId="27BC3459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1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7A3112F8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lock End_fractionation_load_1 (End_fractionation_load_1)</w:t>
      </w:r>
    </w:p>
    <w:p w14:paraId="47B1AFBA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ameAsMain</w:t>
      </w:r>
      <w:proofErr w:type="spellEnd"/>
    </w:p>
    <w:p w14:paraId="06AF4153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Outlet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WasteF1</w:t>
      </w:r>
    </w:p>
    <w:p w14:paraId="0C69BCF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lastRenderedPageBreak/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4F82D87F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lock Set_up_elution_1</w:t>
      </w:r>
    </w:p>
    <w:p w14:paraId="69B863A4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Set_up_elution_1)</w:t>
      </w:r>
    </w:p>
    <w:p w14:paraId="61D36CCF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ameAsMain</w:t>
      </w:r>
      <w:proofErr w:type="spellEnd"/>
    </w:p>
    <w:p w14:paraId="07022010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ColumnPosi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Bypass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umpWash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A3</w:t>
      </w:r>
    </w:p>
    <w:p w14:paraId="7794B7A3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Outlet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LoopFracF12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LoopSelec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Bypass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ColumnPosi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Position1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1F55E067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lock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lution_Peak</w:t>
      </w:r>
      <w:proofErr w:type="spellEnd"/>
    </w:p>
    <w:p w14:paraId="3C8E9062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lution_Pea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)</w:t>
      </w:r>
    </w:p>
    <w:p w14:paraId="4445C59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ameAsMai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5.027 {ml} HisTrap_HP_5_ml</w:t>
      </w:r>
    </w:p>
    <w:p w14:paraId="43B9D7FE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Watch_UV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Greater_Tha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100.000 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V2VjPC9BdXRob3I+PFllYXI+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 </w:instrText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V2VjPC9BdXRob3I+PFllYXI+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.DATA </w:instrText>
      </w:r>
      <w:r>
        <w:rPr>
          <w:rFonts w:ascii="Arial" w:hAnsi="Arial" w:cs="Arial"/>
          <w:i/>
          <w:iCs/>
          <w:color w:val="000000" w:themeColor="text1"/>
          <w:szCs w:val="20"/>
        </w:rPr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separate"/>
      </w:r>
      <w:r>
        <w:rPr>
          <w:rFonts w:ascii="Arial" w:hAnsi="Arial" w:cs="Arial"/>
          <w:i/>
          <w:iCs/>
          <w:noProof/>
          <w:color w:val="000000" w:themeColor="text1"/>
          <w:szCs w:val="20"/>
        </w:rPr>
        <w:t>(</w:t>
      </w:r>
      <w:hyperlink w:anchor="_ENREF_15" w:tooltip="Wec, 2020 #54" w:history="1">
        <w:r>
          <w:rPr>
            <w:rFonts w:ascii="Arial" w:hAnsi="Arial" w:cs="Arial"/>
            <w:i/>
            <w:iCs/>
            <w:noProof/>
            <w:color w:val="000000" w:themeColor="text1"/>
            <w:szCs w:val="20"/>
          </w:rPr>
          <w:t>Wec et al.</w:t>
        </w:r>
      </w:hyperlink>
      <w:r>
        <w:rPr>
          <w:rFonts w:ascii="Arial" w:hAnsi="Arial" w:cs="Arial"/>
          <w:i/>
          <w:iCs/>
          <w:noProof/>
          <w:color w:val="000000" w:themeColor="text1"/>
          <w:szCs w:val="20"/>
        </w:rPr>
        <w:t>)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Collection</w:t>
      </w:r>
      <w:proofErr w:type="spellEnd"/>
    </w:p>
    <w:p w14:paraId="4BA01692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Collec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)</w:t>
      </w:r>
    </w:p>
    <w:p w14:paraId="578EBD13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ase Volume</w:t>
      </w:r>
    </w:p>
    <w:p w14:paraId="19F85A2C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LoopSelec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LP1</w:t>
      </w:r>
    </w:p>
    <w:p w14:paraId="67A7FC69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Mar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“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Start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”</w:t>
      </w:r>
    </w:p>
    <w:p w14:paraId="328B2B5A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Watch_UV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Less_Tha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100.000 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V2VjPC9BdXRob3I+PFllYXI+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 </w:instrText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V2VjPC9BdXRob3I+PFllYXI+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.DATA </w:instrText>
      </w:r>
      <w:r>
        <w:rPr>
          <w:rFonts w:ascii="Arial" w:hAnsi="Arial" w:cs="Arial"/>
          <w:i/>
          <w:iCs/>
          <w:color w:val="000000" w:themeColor="text1"/>
          <w:szCs w:val="20"/>
        </w:rPr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separate"/>
      </w:r>
      <w:r>
        <w:rPr>
          <w:rFonts w:ascii="Arial" w:hAnsi="Arial" w:cs="Arial"/>
          <w:i/>
          <w:iCs/>
          <w:noProof/>
          <w:color w:val="000000" w:themeColor="text1"/>
          <w:szCs w:val="20"/>
        </w:rPr>
        <w:t>(</w:t>
      </w:r>
      <w:hyperlink w:anchor="_ENREF_15" w:tooltip="Wec, 2020 #54" w:history="1">
        <w:r>
          <w:rPr>
            <w:rFonts w:ascii="Arial" w:hAnsi="Arial" w:cs="Arial"/>
            <w:i/>
            <w:iCs/>
            <w:noProof/>
            <w:color w:val="000000" w:themeColor="text1"/>
            <w:szCs w:val="20"/>
          </w:rPr>
          <w:t>Wec et al.</w:t>
        </w:r>
      </w:hyperlink>
      <w:r>
        <w:rPr>
          <w:rFonts w:ascii="Arial" w:hAnsi="Arial" w:cs="Arial"/>
          <w:i/>
          <w:iCs/>
          <w:noProof/>
          <w:color w:val="000000" w:themeColor="text1"/>
          <w:szCs w:val="20"/>
        </w:rPr>
        <w:t>)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End</w:t>
      </w:r>
      <w:proofErr w:type="spellEnd"/>
    </w:p>
    <w:p w14:paraId="200AE20E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End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)</w:t>
      </w:r>
    </w:p>
    <w:p w14:paraId="5C8EFC11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ase Volume</w:t>
      </w:r>
    </w:p>
    <w:p w14:paraId="7468EEDD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LoopSelec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Bypass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Mar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“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End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”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78A09A8E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7.50 Block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End</w:t>
      </w:r>
      <w:proofErr w:type="spellEnd"/>
    </w:p>
    <w:p w14:paraId="4456269B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End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)</w:t>
      </w:r>
    </w:p>
    <w:p w14:paraId="3813ED3D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ase Volume</w:t>
      </w:r>
    </w:p>
    <w:p w14:paraId="6F810A55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LoopSelec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Bypass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Mar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“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End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”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44766287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7.5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0CAEB46E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5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Watch_Off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UV</w:t>
      </w:r>
    </w:p>
    <w:p w14:paraId="254C9C35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5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LoopSelec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Bypass 5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0711523B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lock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up_Gel_Filtration</w:t>
      </w:r>
      <w:proofErr w:type="spellEnd"/>
    </w:p>
    <w:p w14:paraId="3E8C6505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up_Gel_Filtra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)</w:t>
      </w:r>
    </w:p>
    <w:p w14:paraId="2B0C4483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ameAsMain</w:t>
      </w:r>
      <w:proofErr w:type="spellEnd"/>
    </w:p>
    <w:p w14:paraId="10AD2B50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Flow 0.00 {ml/min} Buffer 0.10 {ml/min} No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ColumnPosi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Bypass</w:t>
      </w:r>
    </w:p>
    <w:p w14:paraId="5E6347BF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Outlet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WasteF1</w:t>
      </w:r>
    </w:p>
    <w:p w14:paraId="21C44042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umpWash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A4</w:t>
      </w:r>
    </w:p>
    <w:p w14:paraId="00E1DD9A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ystemWash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10.00 {ml}</w:t>
      </w:r>
    </w:p>
    <w:p w14:paraId="73FF0434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Alarm_Pressur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Enabled 0.5 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RGhhbWE8L0F1dGhvcj48WWVh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 </w:instrText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RGhhbWE8L0F1dGhvcj48WWVh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.DATA </w:instrText>
      </w:r>
      <w:r>
        <w:rPr>
          <w:rFonts w:ascii="Arial" w:hAnsi="Arial" w:cs="Arial"/>
          <w:i/>
          <w:iCs/>
          <w:color w:val="000000" w:themeColor="text1"/>
          <w:szCs w:val="20"/>
        </w:rPr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separate"/>
      </w:r>
      <w:r>
        <w:rPr>
          <w:rFonts w:ascii="Arial" w:hAnsi="Arial" w:cs="Arial"/>
          <w:i/>
          <w:iCs/>
          <w:noProof/>
          <w:color w:val="000000" w:themeColor="text1"/>
          <w:szCs w:val="20"/>
        </w:rPr>
        <w:t>(</w:t>
      </w:r>
      <w:hyperlink w:anchor="_ENREF_2" w:tooltip="Dhama, 2020 #102" w:history="1">
        <w:r>
          <w:rPr>
            <w:rFonts w:ascii="Arial" w:hAnsi="Arial" w:cs="Arial"/>
            <w:i/>
            <w:iCs/>
            <w:noProof/>
            <w:color w:val="000000" w:themeColor="text1"/>
            <w:szCs w:val="20"/>
          </w:rPr>
          <w:t>Dhama et al.</w:t>
        </w:r>
      </w:hyperlink>
      <w:r>
        <w:rPr>
          <w:rFonts w:ascii="Arial" w:hAnsi="Arial" w:cs="Arial"/>
          <w:i/>
          <w:iCs/>
          <w:noProof/>
          <w:color w:val="000000" w:themeColor="text1"/>
          <w:szCs w:val="20"/>
        </w:rPr>
        <w:t>)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0.000 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RGhhbWE8L0F1dGhvcj48WWVh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 </w:instrText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begin">
          <w:fldData xml:space="preserve">PEVuZE5vdGU+PENpdGUgRXhjbHVkZVllYXI9IjEiPjxBdXRob3I+RGhhbWE8L0F1dGhvcj48WWVh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</w:fldData>
        </w:fldChar>
      </w:r>
      <w:r>
        <w:rPr>
          <w:rFonts w:ascii="Arial" w:hAnsi="Arial" w:cs="Arial"/>
          <w:i/>
          <w:iCs/>
          <w:color w:val="000000" w:themeColor="text1"/>
          <w:szCs w:val="20"/>
        </w:rPr>
        <w:instrText xml:space="preserve"> ADDIN EN.CITE.DATA </w:instrText>
      </w:r>
      <w:r>
        <w:rPr>
          <w:rFonts w:ascii="Arial" w:hAnsi="Arial" w:cs="Arial"/>
          <w:i/>
          <w:iCs/>
          <w:color w:val="000000" w:themeColor="text1"/>
          <w:szCs w:val="20"/>
        </w:rPr>
      </w:r>
      <w:r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separate"/>
      </w:r>
      <w:r>
        <w:rPr>
          <w:rFonts w:ascii="Arial" w:hAnsi="Arial" w:cs="Arial"/>
          <w:i/>
          <w:iCs/>
          <w:noProof/>
          <w:color w:val="000000" w:themeColor="text1"/>
          <w:szCs w:val="20"/>
        </w:rPr>
        <w:t>(</w:t>
      </w:r>
      <w:hyperlink w:anchor="_ENREF_2" w:tooltip="Dhama, 2020 #102" w:history="1">
        <w:r>
          <w:rPr>
            <w:rFonts w:ascii="Arial" w:hAnsi="Arial" w:cs="Arial"/>
            <w:i/>
            <w:iCs/>
            <w:noProof/>
            <w:color w:val="000000" w:themeColor="text1"/>
            <w:szCs w:val="20"/>
          </w:rPr>
          <w:t>Dhama et al.</w:t>
        </w:r>
      </w:hyperlink>
      <w:r>
        <w:rPr>
          <w:rFonts w:ascii="Arial" w:hAnsi="Arial" w:cs="Arial"/>
          <w:i/>
          <w:iCs/>
          <w:noProof/>
          <w:color w:val="000000" w:themeColor="text1"/>
          <w:szCs w:val="20"/>
        </w:rPr>
        <w:t>)</w:t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fldChar w:fldCharType="end"/>
      </w: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Alarm_AirSensor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Enabled</w:t>
      </w:r>
    </w:p>
    <w:p w14:paraId="195145FD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Flow 1.2 {ml/min} Buffer 0.10 {ml/min} Yes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5DF6CD1B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lock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quilibrate_Gel_Filtration</w:t>
      </w:r>
      <w:proofErr w:type="spellEnd"/>
    </w:p>
    <w:p w14:paraId="6027689D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quilibrate_Gel_Filtra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)</w:t>
      </w:r>
    </w:p>
    <w:p w14:paraId="62E526C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CV 120.637 {ml} HiLoad_16/60_Superdex_75_prep_grade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ColumnPosi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Position5</w:t>
      </w:r>
    </w:p>
    <w:p w14:paraId="0C0D6EAC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lastRenderedPageBreak/>
        <w:t xml:space="preserve">0.1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AutoZeroUV</w:t>
      </w:r>
      <w:proofErr w:type="spellEnd"/>
    </w:p>
    <w:p w14:paraId="7A5B6FCF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1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20DD424D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lock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Gel_Filtration</w:t>
      </w:r>
      <w:proofErr w:type="spellEnd"/>
    </w:p>
    <w:p w14:paraId="63453F3D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Gel_Filtra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)</w:t>
      </w:r>
    </w:p>
    <w:p w14:paraId="7297FAFF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CV 120.637 {ml} HiLoad_16/60_Superdex_75_prep_grade 0.00 Block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ject_Peak</w:t>
      </w:r>
      <w:proofErr w:type="spellEnd"/>
    </w:p>
    <w:p w14:paraId="4B8501CC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ject_Pea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)</w:t>
      </w:r>
    </w:p>
    <w:p w14:paraId="48A2BE02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ase Volume</w:t>
      </w:r>
    </w:p>
    <w:p w14:paraId="266036D5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jection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Reinject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LoopSelec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LP1</w:t>
      </w:r>
    </w:p>
    <w:p w14:paraId="542456A1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Mar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“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eak_injec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” 1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jection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Inject 1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111C42BF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30 Block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Fractionation_Gel_Filtration</w:t>
      </w:r>
      <w:proofErr w:type="spellEnd"/>
    </w:p>
    <w:p w14:paraId="04394E37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Fractionation_Gel_Filtra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>)</w:t>
      </w:r>
    </w:p>
    <w:p w14:paraId="257A49A2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CV 120.637 {ml} HiLoad_16/60_Superdex_75_prep_grade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Outlet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FracCollF2</w:t>
      </w:r>
    </w:p>
    <w:p w14:paraId="5F67816C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Fractionation 2.000 {ml}</w:t>
      </w:r>
    </w:p>
    <w:p w14:paraId="20DD0792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1.1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Method</w:t>
      </w:r>
      <w:proofErr w:type="spellEnd"/>
    </w:p>
    <w:p w14:paraId="5A781EC4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lock Fractionation_load_1 (Fractionation_load_1)</w:t>
      </w:r>
    </w:p>
    <w:p w14:paraId="4D411DEB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Base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ameAsMain</w:t>
      </w:r>
      <w:proofErr w:type="spellEnd"/>
    </w:p>
    <w:p w14:paraId="56259C9B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Outlet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F3</w:t>
      </w:r>
    </w:p>
    <w:p w14:paraId="7BF5D72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214BBBC7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lock Load_Sample_1</w:t>
      </w:r>
    </w:p>
    <w:p w14:paraId="716F7537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(Load_Sample_1)</w:t>
      </w:r>
    </w:p>
    <w:p w14:paraId="5BF0BA76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Base Volume</w:t>
      </w:r>
    </w:p>
    <w:p w14:paraId="3D2E27E5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Flow 8 {ml/min} Buffer 0.10 {ml/min} Yes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ColumnPosition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Position1</w:t>
      </w:r>
    </w:p>
    <w:p w14:paraId="2EBD4CAA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Set_Mark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“Loading sample 1”</w:t>
      </w:r>
    </w:p>
    <w:p w14:paraId="2F32F2BF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>0.00 Loop (</w:t>
      </w:r>
      <w:proofErr w:type="gramStart"/>
      <w:r w:rsidRPr="00E71C3D">
        <w:rPr>
          <w:rFonts w:ascii="Arial" w:hAnsi="Arial" w:cs="Arial"/>
          <w:i/>
          <w:iCs/>
          <w:color w:val="000000" w:themeColor="text1"/>
          <w:szCs w:val="20"/>
        </w:rPr>
        <w:t>200)#</w:t>
      </w:r>
      <w:proofErr w:type="gramEnd"/>
      <w:r w:rsidRPr="00E71C3D">
        <w:rPr>
          <w:rFonts w:ascii="Arial" w:hAnsi="Arial" w:cs="Arial"/>
          <w:i/>
          <w:iCs/>
          <w:color w:val="000000" w:themeColor="text1"/>
          <w:szCs w:val="20"/>
        </w:rPr>
        <w:t>No_of_loops_for_load</w:t>
      </w:r>
    </w:p>
    <w:p w14:paraId="50974CD2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let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A2 (</w:t>
      </w:r>
      <w:proofErr w:type="gramStart"/>
      <w:r w:rsidRPr="00E71C3D">
        <w:rPr>
          <w:rFonts w:ascii="Arial" w:hAnsi="Arial" w:cs="Arial"/>
          <w:i/>
          <w:iCs/>
          <w:color w:val="000000" w:themeColor="text1"/>
          <w:szCs w:val="20"/>
        </w:rPr>
        <w:t>50.00)#</w:t>
      </w:r>
      <w:proofErr w:type="gram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Volume_of_part_sample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InletValv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A1 6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Loop_End</w:t>
      </w:r>
      <w:proofErr w:type="spellEnd"/>
    </w:p>
    <w:p w14:paraId="576B0069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6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Block</w:t>
      </w:r>
      <w:proofErr w:type="spellEnd"/>
    </w:p>
    <w:p w14:paraId="3EFB9A1B" w14:textId="77777777" w:rsidR="00BB008B" w:rsidRPr="00E71C3D" w:rsidRDefault="00BB008B" w:rsidP="00BB008B">
      <w:pPr>
        <w:snapToGrid w:val="0"/>
        <w:spacing w:line="360" w:lineRule="auto"/>
        <w:ind w:left="360"/>
        <w:jc w:val="both"/>
        <w:rPr>
          <w:rFonts w:ascii="Arial" w:hAnsi="Arial" w:cs="Arial"/>
          <w:i/>
          <w:iCs/>
          <w:color w:val="000000" w:themeColor="text1"/>
          <w:szCs w:val="20"/>
        </w:rPr>
      </w:pPr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0.00 Message “The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programme</w:t>
      </w:r>
      <w:proofErr w:type="spellEnd"/>
      <w:r w:rsidRPr="00E71C3D">
        <w:rPr>
          <w:rFonts w:ascii="Arial" w:hAnsi="Arial" w:cs="Arial"/>
          <w:i/>
          <w:iCs/>
          <w:color w:val="000000" w:themeColor="text1"/>
          <w:szCs w:val="20"/>
        </w:rPr>
        <w:t xml:space="preserve"> finished but there is still sample!!” Screen “error” 0.00 </w:t>
      </w:r>
      <w:proofErr w:type="spellStart"/>
      <w:r w:rsidRPr="00E71C3D">
        <w:rPr>
          <w:rFonts w:ascii="Arial" w:hAnsi="Arial" w:cs="Arial"/>
          <w:i/>
          <w:iCs/>
          <w:color w:val="000000" w:themeColor="text1"/>
          <w:szCs w:val="20"/>
        </w:rPr>
        <w:t>End_Method</w:t>
      </w:r>
      <w:proofErr w:type="spellEnd"/>
    </w:p>
    <w:p w14:paraId="24DF08A3" w14:textId="77777777" w:rsidR="00DD49C8" w:rsidRDefault="00DD49C8"/>
    <w:sectPr w:rsidR="00DD49C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61E266" w14:textId="77777777" w:rsidR="003043F2" w:rsidRDefault="003043F2" w:rsidP="00BB008B">
      <w:r>
        <w:separator/>
      </w:r>
    </w:p>
  </w:endnote>
  <w:endnote w:type="continuationSeparator" w:id="0">
    <w:p w14:paraId="58A3E052" w14:textId="77777777" w:rsidR="003043F2" w:rsidRDefault="003043F2" w:rsidP="00BB00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991A4E" w14:textId="77777777" w:rsidR="003043F2" w:rsidRDefault="003043F2" w:rsidP="00BB008B">
      <w:r>
        <w:separator/>
      </w:r>
    </w:p>
  </w:footnote>
  <w:footnote w:type="continuationSeparator" w:id="0">
    <w:p w14:paraId="6FDE10A3" w14:textId="77777777" w:rsidR="003043F2" w:rsidRDefault="003043F2" w:rsidP="00BB008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1220"/>
    <w:rsid w:val="00061D35"/>
    <w:rsid w:val="003043F2"/>
    <w:rsid w:val="005A1220"/>
    <w:rsid w:val="00986BBF"/>
    <w:rsid w:val="00A002F9"/>
    <w:rsid w:val="00BB008B"/>
    <w:rsid w:val="00DD49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A061D049-C921-4BC6-A4EB-DE88B2181B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B008B"/>
    <w:rPr>
      <w:sz w:val="20"/>
      <w:lang w:eastAsia="ko-KR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B008B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eastAsia="zh-CN"/>
    </w:rPr>
  </w:style>
  <w:style w:type="character" w:customStyle="1" w:styleId="a4">
    <w:name w:val="页眉 字符"/>
    <w:basedOn w:val="a0"/>
    <w:link w:val="a3"/>
    <w:uiPriority w:val="99"/>
    <w:rsid w:val="00BB008B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B008B"/>
    <w:pPr>
      <w:widowControl w:val="0"/>
      <w:tabs>
        <w:tab w:val="center" w:pos="4153"/>
        <w:tab w:val="right" w:pos="8306"/>
      </w:tabs>
      <w:snapToGrid w:val="0"/>
    </w:pPr>
    <w:rPr>
      <w:sz w:val="18"/>
      <w:szCs w:val="18"/>
      <w:lang w:eastAsia="zh-CN"/>
    </w:rPr>
  </w:style>
  <w:style w:type="character" w:customStyle="1" w:styleId="a6">
    <w:name w:val="页脚 字符"/>
    <w:basedOn w:val="a0"/>
    <w:link w:val="a5"/>
    <w:uiPriority w:val="99"/>
    <w:rsid w:val="00BB008B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31</Words>
  <Characters>3602</Characters>
  <Application>Microsoft Office Word</Application>
  <DocSecurity>0</DocSecurity>
  <Lines>30</Lines>
  <Paragraphs>8</Paragraphs>
  <ScaleCrop>false</ScaleCrop>
  <Company/>
  <LinksUpToDate>false</LinksUpToDate>
  <CharactersWithSpaces>42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itor</dc:creator>
  <cp:keywords/>
  <dc:description/>
  <cp:lastModifiedBy>Editor</cp:lastModifiedBy>
  <cp:revision>2</cp:revision>
  <dcterms:created xsi:type="dcterms:W3CDTF">2022-04-03T07:46:00Z</dcterms:created>
  <dcterms:modified xsi:type="dcterms:W3CDTF">2022-04-03T07:47:00Z</dcterms:modified>
</cp:coreProperties>
</file>